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p>
    <w:p w:rsidR="00CA69F8" w:rsidRDefault="00CA69F8" w:rsidP="000F043E">
      <w:pPr>
        <w:pStyle w:val="StandardErstzeileneinzug"/>
        <w:rPr>
          <w:b/>
          <w:lang w:val="de-DE"/>
        </w:rPr>
      </w:pPr>
    </w:p>
    <w:p w:rsidR="004A1D29" w:rsidRDefault="004A1D29" w:rsidP="004A1D29">
      <w:r>
        <w:t xml:space="preserve">Roland: </w:t>
      </w:r>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4A1D29" w:rsidRPr="00D20BA6" w:rsidRDefault="004A1D29" w:rsidP="004A1D29">
      <w:r w:rsidRPr="00D20BA6">
        <w:t>- Game design (erstellen von Spielen für unbekannte Räume, Spiele mit/ohne Bezug zum Raum)</w:t>
      </w:r>
    </w:p>
    <w:p w:rsidR="004A1D29" w:rsidRPr="00D20BA6" w:rsidRDefault="004A1D29" w:rsidP="004A1D29">
      <w:r w:rsidRPr="00D20BA6">
        <w:t>- Interaktion (Steuerung, Navigation, Auswahl)</w:t>
      </w:r>
    </w:p>
    <w:p w:rsidR="004A1D29" w:rsidRPr="00D20BA6" w:rsidRDefault="004A1D29" w:rsidP="004A1D29">
      <w:r w:rsidRPr="00D20BA6">
        <w:t>- Visualisierung (HUD, Navigationshilfen, virtuelle Objekte und ihre Platzierung, NPCs)</w:t>
      </w:r>
    </w:p>
    <w:p w:rsidR="004A1D29" w:rsidRPr="00D20BA6" w:rsidRDefault="004A1D29" w:rsidP="004A1D29">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4A1D29" w:rsidRDefault="004A1D29" w:rsidP="004A1D29">
      <w:pPr>
        <w:rPr>
          <w:b/>
        </w:rPr>
      </w:pPr>
      <w:r w:rsidRPr="004A1D29">
        <w:t>Daraus lassen sich dann Vorschläge/Konzepte ableiten, von denen ausgewählte in Deinem Prototypen landen“</w:t>
      </w:r>
      <w:r>
        <w:br/>
      </w:r>
      <w:r w:rsidRPr="004A1D29">
        <w:rPr>
          <w:b/>
        </w:rPr>
        <w:t>-&gt; Das noch machen</w:t>
      </w:r>
      <w:r>
        <w:rPr>
          <w:b/>
        </w:rPr>
        <w:t xml:space="preserve"> (Zu Visualisierung und Interaktion sind ja schon Sachen da)</w:t>
      </w:r>
    </w:p>
    <w:p w:rsidR="006575CB" w:rsidRDefault="006575CB" w:rsidP="004A1D29">
      <w:pPr>
        <w:rPr>
          <w:b/>
        </w:rPr>
      </w:pPr>
    </w:p>
    <w:p w:rsidR="006575CB" w:rsidRPr="004A1D29" w:rsidRDefault="006575CB" w:rsidP="004A1D29">
      <w:pPr>
        <w:rPr>
          <w:b/>
        </w:rPr>
      </w:pPr>
      <w:r>
        <w:rPr>
          <w:b/>
        </w:rPr>
        <w:t>Wichtig: Game-Beispiele da Game-Framework</w:t>
      </w:r>
      <w:r w:rsidR="009E4FAC">
        <w:rPr>
          <w:b/>
        </w:rPr>
        <w:t xml:space="preserve"> -&gt; Infos zu HL-Spielen </w:t>
      </w:r>
      <w:proofErr w:type="gramStart"/>
      <w:r w:rsidR="009E4FAC">
        <w:rPr>
          <w:b/>
        </w:rPr>
        <w:t>raussuchen</w:t>
      </w:r>
      <w:proofErr w:type="gramEnd"/>
      <w:r w:rsidR="009E4FAC">
        <w:rPr>
          <w:b/>
        </w:rPr>
        <w:t>!</w:t>
      </w:r>
    </w:p>
    <w:p w:rsidR="004A1D29" w:rsidRPr="00741F9B" w:rsidRDefault="004A1D29" w:rsidP="000F043E">
      <w:pPr>
        <w:pStyle w:val="StandardErstzeileneinzug"/>
        <w:rPr>
          <w:b/>
          <w:lang w:val="de-DE"/>
        </w:rPr>
      </w:pPr>
    </w:p>
    <w:p w:rsidR="00790631" w:rsidRPr="00741F9B" w:rsidRDefault="00790631" w:rsidP="000F043E">
      <w:pPr>
        <w:pStyle w:val="StandardErstzeileneinzug"/>
        <w:rPr>
          <w:b/>
          <w:lang w:val="de-DE"/>
        </w:rPr>
      </w:pPr>
      <w:commentRangeStart w:id="0"/>
      <w:proofErr w:type="spellStart"/>
      <w:r w:rsidRPr="00741F9B">
        <w:rPr>
          <w:b/>
          <w:lang w:val="de-DE"/>
        </w:rPr>
        <w:t>Wekit</w:t>
      </w:r>
      <w:proofErr w:type="spellEnd"/>
      <w:r w:rsidRPr="00741F9B">
        <w:rPr>
          <w:b/>
          <w:lang w:val="de-DE"/>
        </w:rPr>
        <w:t>-Quelle:</w:t>
      </w:r>
      <w:commentRangeEnd w:id="0"/>
      <w:r w:rsidR="00641224">
        <w:rPr>
          <w:rStyle w:val="Kommentarzeichen"/>
          <w:lang w:val="de-DE"/>
        </w:rPr>
        <w:commentReference w:id="0"/>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367E59" w:rsidRDefault="00367E59" w:rsidP="00755A91">
      <w:pPr>
        <w:pStyle w:val="StandardErstzeileneinzug"/>
        <w:numPr>
          <w:ilvl w:val="0"/>
          <w:numId w:val="4"/>
        </w:numPr>
        <w:rPr>
          <w:b/>
          <w:strike/>
          <w:lang w:val="de-DE"/>
        </w:rPr>
      </w:pPr>
      <w:proofErr w:type="spellStart"/>
      <w:r w:rsidRPr="00367E59">
        <w:rPr>
          <w:strike/>
          <w:lang w:val="de-DE"/>
        </w:rPr>
        <w:t>Fiducial</w:t>
      </w:r>
      <w:proofErr w:type="spellEnd"/>
      <w:r>
        <w:rPr>
          <w:strike/>
          <w:lang w:val="de-DE"/>
        </w:rPr>
        <w:t xml:space="preserve"> </w:t>
      </w:r>
      <w:r w:rsidRPr="00367E59">
        <w:rPr>
          <w:lang w:val="de-DE"/>
        </w:rPr>
        <w:t xml:space="preserve">(Macht keinen Sinn für </w:t>
      </w:r>
      <w:proofErr w:type="spellStart"/>
      <w:r w:rsidRPr="00367E59">
        <w:rPr>
          <w:lang w:val="de-DE"/>
        </w:rPr>
        <w:t>HoloLens</w:t>
      </w:r>
      <w:proofErr w:type="spellEnd"/>
      <w:r w:rsidRPr="00367E59">
        <w:rPr>
          <w:lang w:val="de-DE"/>
        </w:rPr>
        <w:t xml:space="preserve">, ist auch nicht in </w:t>
      </w:r>
      <w:proofErr w:type="spellStart"/>
      <w:r w:rsidRPr="00367E59">
        <w:rPr>
          <w:lang w:val="de-DE"/>
        </w:rPr>
        <w:t>Dunleavy</w:t>
      </w:r>
      <w:proofErr w:type="spellEnd"/>
      <w:r w:rsidRPr="00367E59">
        <w:rPr>
          <w:lang w:val="de-DE"/>
        </w:rPr>
        <w:t>-Quelle)</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r w:rsidR="00107738">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various game controllers.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1"/>
      <w:r w:rsidRPr="00542F3A">
        <w:rPr>
          <w:b/>
        </w:rPr>
        <w:t>Examples</w:t>
      </w:r>
      <w:commentRangeEnd w:id="1"/>
      <w:r w:rsidR="006441EB">
        <w:rPr>
          <w:rStyle w:val="Kommentarzeichen"/>
          <w:lang w:val="de-DE"/>
        </w:rPr>
        <w:commentReference w:id="1"/>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2"/>
      <w:r w:rsidRPr="005D7C17">
        <w:rPr>
          <w:b/>
        </w:rPr>
        <w:lastRenderedPageBreak/>
        <w:t>Name</w:t>
      </w:r>
      <w:commentRangeEnd w:id="2"/>
      <w:r w:rsidR="006441EB">
        <w:rPr>
          <w:rStyle w:val="Kommentarzeichen"/>
          <w:lang w:val="de-DE"/>
        </w:rPr>
        <w:commentReference w:id="2"/>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3"/>
      <w:r w:rsidR="006441EB">
        <w:t>On</w:t>
      </w:r>
      <w:commentRangeEnd w:id="3"/>
      <w:r w:rsidR="006441EB">
        <w:rPr>
          <w:rStyle w:val="Kommentarzeichen"/>
          <w:lang w:val="de-DE"/>
        </w:rPr>
        <w:commentReference w:id="3"/>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conten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4"/>
      <w:r w:rsidR="008440B4">
        <w:t>allow users to leave markers at set points.</w:t>
      </w:r>
      <w:commentRangeEnd w:id="4"/>
      <w:r w:rsidR="008440B4">
        <w:rPr>
          <w:rStyle w:val="Kommentarzeichen"/>
          <w:lang w:val="de-DE"/>
        </w:rPr>
        <w:commentReference w:id="4"/>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elsewhere.</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5"/>
      <w:r w:rsidRPr="00542F3A">
        <w:rPr>
          <w:b/>
        </w:rPr>
        <w:t>Examples</w:t>
      </w:r>
      <w:commentRangeEnd w:id="5"/>
      <w:r w:rsidR="00B85C2D">
        <w:rPr>
          <w:rStyle w:val="Kommentarzeichen"/>
          <w:lang w:val="de-DE"/>
        </w:rPr>
        <w:commentReference w:id="5"/>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eature of HoloLens applications.</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6"/>
      <w:r w:rsidR="00603521">
        <w:t>The game Little Conker has the rim of the main character visible when obscured by real objects.</w:t>
      </w:r>
      <w:commentRangeEnd w:id="6"/>
      <w:r w:rsidR="00603521">
        <w:rPr>
          <w:rStyle w:val="Kommentarzeichen"/>
          <w:lang w:val="de-DE"/>
        </w:rPr>
        <w:commentReference w:id="6"/>
      </w:r>
      <w:r w:rsidR="00CA1320">
        <w:t xml:space="preserve"> </w:t>
      </w:r>
      <w:commentRangeStart w:id="7"/>
      <w:r w:rsidR="00CA1320">
        <w:t>Many non-AR games allow the player to see other players through walls.</w:t>
      </w:r>
      <w:commentRangeEnd w:id="7"/>
      <w:r w:rsidR="00CA1320">
        <w:rPr>
          <w:rStyle w:val="Kommentarzeichen"/>
          <w:lang w:val="de-DE"/>
        </w:rPr>
        <w:commentReference w:id="7"/>
      </w:r>
    </w:p>
    <w:p w:rsidR="00741F9B" w:rsidRDefault="00741F9B" w:rsidP="00741F9B">
      <w:pPr>
        <w:pStyle w:val="StandardErstzeileneinzug"/>
      </w:pPr>
      <w:r w:rsidRPr="00855903">
        <w:rPr>
          <w:b/>
        </w:rPr>
        <w:t>Effects/Consequences</w:t>
      </w:r>
      <w:r w:rsidRPr="004E37A4">
        <w:t xml:space="preserve">: </w:t>
      </w:r>
      <w:r w:rsidR="00603521" w:rsidRPr="00387039">
        <w:rPr>
          <w:i/>
        </w:rPr>
        <w:t>Obscured Information Visualization</w:t>
      </w:r>
      <w:r w:rsidR="00603521">
        <w:t xml:space="preserve"> 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r w:rsidR="005A22D4">
        <w:t>Too much information available at a time will clutter the screen and make the application more difficult to use. Too little information will make the application less useful.</w:t>
      </w:r>
    </w:p>
    <w:p w:rsidR="00CA1320" w:rsidRDefault="00741F9B" w:rsidP="00741F9B">
      <w:pPr>
        <w:pStyle w:val="StandardErstzeileneinzug"/>
      </w:pPr>
      <w:r w:rsidRPr="00542F3A">
        <w:rPr>
          <w:b/>
        </w:rPr>
        <w:t>Feature/Solution</w:t>
      </w:r>
      <w:r>
        <w:t xml:space="preserve">: </w:t>
      </w:r>
      <w:r w:rsidR="005A22D4">
        <w:t xml:space="preserve">Filter information e.g. by distance and angle of gaze. </w:t>
      </w:r>
    </w:p>
    <w:p w:rsidR="00741F9B" w:rsidRDefault="00741F9B" w:rsidP="00CA1320">
      <w:pPr>
        <w:pStyle w:val="StandardErstzeileneinzug"/>
      </w:pPr>
      <w:r w:rsidRPr="00542F3A">
        <w:rPr>
          <w:b/>
        </w:rPr>
        <w:t>Examples</w:t>
      </w:r>
      <w:r>
        <w:t xml:space="preserve">: </w:t>
      </w:r>
      <w:proofErr w:type="spellStart"/>
      <w:r w:rsidR="00CA1320">
        <w:t>Julier</w:t>
      </w:r>
      <w:proofErr w:type="spellEnd"/>
      <w:r w:rsidR="00CA1320">
        <w:t xml:space="preserve"> et al. </w:t>
      </w:r>
      <w:r w:rsidR="00CA1320">
        <w:t xml:space="preserve">utilized </w:t>
      </w:r>
      <w:r w:rsidR="00CA1320" w:rsidRPr="00CA1320">
        <w:rPr>
          <w:i/>
        </w:rPr>
        <w:t>Information Filtering</w:t>
      </w:r>
      <w:r w:rsidR="00CA1320">
        <w:t xml:space="preserve"> </w:t>
      </w:r>
      <w:r w:rsidR="00CA1320">
        <w:t xml:space="preserve">in their sniper avoidance </w:t>
      </w:r>
      <w:commentRangeStart w:id="8"/>
      <w:r w:rsidR="00CA1320">
        <w:t>system</w:t>
      </w:r>
      <w:commentRangeEnd w:id="8"/>
      <w:r w:rsidR="00CA1320">
        <w:rPr>
          <w:rStyle w:val="Kommentarzeichen"/>
          <w:lang w:val="de-DE"/>
        </w:rPr>
        <w:commentReference w:id="8"/>
      </w:r>
      <w:r w:rsidR="00CA1320">
        <w:t xml:space="preserve">. </w:t>
      </w:r>
    </w:p>
    <w:p w:rsidR="00741F9B" w:rsidRPr="00CA1320" w:rsidRDefault="00741F9B" w:rsidP="00741F9B">
      <w:pPr>
        <w:pStyle w:val="StandardErstzeileneinzug"/>
      </w:pPr>
      <w:r w:rsidRPr="00855903">
        <w:rPr>
          <w:b/>
        </w:rPr>
        <w:t>Effects/Consequences</w:t>
      </w:r>
      <w:r w:rsidRPr="004E37A4">
        <w:t xml:space="preserve">: </w:t>
      </w:r>
      <w:r w:rsidR="00CA1320">
        <w:rPr>
          <w:i/>
        </w:rPr>
        <w:t>Information Filtering</w:t>
      </w:r>
      <w:r w:rsidR="00CA1320">
        <w:t xml:space="preserve"> makes systems easier to use. Designers need to ensure that the filter parameters reflect the intention of the application to avoid presenting too little or too much information.</w:t>
      </w:r>
    </w:p>
    <w:p w:rsidR="00741F9B" w:rsidRPr="004E37A4" w:rsidRDefault="00741F9B" w:rsidP="00741F9B">
      <w:pPr>
        <w:pStyle w:val="StandardErstzeileneinzug"/>
      </w:pPr>
      <w:r w:rsidRPr="00855903">
        <w:rPr>
          <w:b/>
        </w:rPr>
        <w:t>Sensors</w:t>
      </w:r>
      <w:r>
        <w:t xml:space="preserve">: </w:t>
      </w:r>
      <w:r w:rsidR="00CA1320">
        <w:t>Sensors depend on the exact filter mechanism. If distance and viewing angle are to be used, the system needs access to this data e.g. through IMUs and geolocation systems.</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w:t>
      </w:r>
      <w:proofErr w:type="gramEnd"/>
      <w:r>
        <w:t xml:space="preserve"> provided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xml:space="preserve">: Bind information to location data, automatically making it available to the user upon getting within a predefined range and allowing you to direct users to </w:t>
      </w:r>
      <w:r w:rsidR="00F13EBB">
        <w:t>such points</w:t>
      </w:r>
      <w:r>
        <w:t>.</w:t>
      </w:r>
    </w:p>
    <w:p w:rsidR="000F043E" w:rsidRDefault="000F043E" w:rsidP="000F043E">
      <w:pPr>
        <w:pStyle w:val="StandardErstzeileneinzug"/>
      </w:pPr>
      <w:r w:rsidRPr="00542F3A">
        <w:rPr>
          <w:b/>
        </w:rPr>
        <w:t>Examples</w:t>
      </w:r>
      <w:r>
        <w:t xml:space="preserve">: Several Augmented Reality browsers have implemented </w:t>
      </w:r>
      <w:r w:rsidRPr="00F13EBB">
        <w:rPr>
          <w:i/>
        </w:rPr>
        <w:t>Point of Interest</w:t>
      </w:r>
      <w:r>
        <w:t xml:space="preserve">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r w:rsidR="00B50BF8">
        <w:t xml:space="preserve"> </w:t>
      </w:r>
      <w:r w:rsidR="00B50BF8" w:rsidRPr="00B50BF8">
        <w:rPr>
          <w:i/>
        </w:rPr>
        <w:t xml:space="preserve">Alien </w:t>
      </w:r>
      <w:r w:rsidR="00B50BF8">
        <w:rPr>
          <w:i/>
        </w:rPr>
        <w:t>Contact</w:t>
      </w:r>
      <w:r w:rsidR="00B50BF8" w:rsidRPr="00B50BF8">
        <w:rPr>
          <w:i/>
        </w:rPr>
        <w:t>!</w:t>
      </w:r>
      <w:r w:rsidR="00B50BF8">
        <w:t xml:space="preserve"> (Dunleavy, Dede &amp; Mitchell) is based on Points of Interest represented by real objects.</w:t>
      </w:r>
    </w:p>
    <w:p w:rsidR="000F043E" w:rsidRDefault="000F043E" w:rsidP="000F043E">
      <w:pPr>
        <w:pStyle w:val="StandardErstzeileneinzug"/>
      </w:pPr>
      <w:r w:rsidRPr="00855903">
        <w:rPr>
          <w:b/>
        </w:rPr>
        <w:t>Effects/Consequences</w:t>
      </w:r>
      <w:r w:rsidRPr="004E37A4">
        <w:t xml:space="preserve">: </w:t>
      </w:r>
      <w:r w:rsidR="00F13EBB">
        <w:rPr>
          <w:i/>
        </w:rPr>
        <w:t>Points of I</w:t>
      </w:r>
      <w:r w:rsidR="00F13EBB" w:rsidRPr="00F13EBB">
        <w:rPr>
          <w:i/>
        </w:rPr>
        <w:t>nterest</w:t>
      </w:r>
      <w:r w:rsidR="00F13EBB">
        <w:t xml:space="preserve"> either can</w:t>
      </w:r>
      <w:r>
        <w:t>not overlap or the system needs a method to handle such overlap. Constantly gathering information about use</w:t>
      </w:r>
      <w:r w:rsidR="00F13EBB">
        <w:t xml:space="preserve">r location and comparing it to </w:t>
      </w:r>
      <w:r w:rsidR="00F13EBB" w:rsidRPr="00F13EBB">
        <w:rPr>
          <w:i/>
        </w:rPr>
        <w:t>Points of I</w:t>
      </w:r>
      <w:r w:rsidRPr="00F13EBB">
        <w:rPr>
          <w:i/>
        </w:rPr>
        <w:t>nterest</w:t>
      </w:r>
      <w:r>
        <w:t xml:space="preserve"> may consume a lot of energy, which could negatively affect the user. I</w:t>
      </w:r>
      <w:r w:rsidR="00F13EBB">
        <w:t xml:space="preserve">f the user is directed towards </w:t>
      </w:r>
      <w:r w:rsidR="00F13EBB" w:rsidRPr="00F13EBB">
        <w:rPr>
          <w:i/>
        </w:rPr>
        <w:t>P</w:t>
      </w:r>
      <w:r w:rsidRPr="00F13EBB">
        <w:rPr>
          <w:i/>
        </w:rPr>
        <w:t xml:space="preserve">oints of </w:t>
      </w:r>
      <w:r w:rsidR="00F13EBB" w:rsidRPr="00F13EBB">
        <w:rPr>
          <w:i/>
        </w:rPr>
        <w:t>I</w:t>
      </w:r>
      <w:r w:rsidRPr="00F13EBB">
        <w:rPr>
          <w:i/>
        </w:rPr>
        <w:t>nterest</w:t>
      </w:r>
      <w:r>
        <w: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r w:rsidR="00242634">
        <w:t>How can users interact intuitively with AR environments?</w:t>
      </w:r>
    </w:p>
    <w:p w:rsidR="00741F9B" w:rsidRDefault="00741F9B" w:rsidP="00741F9B">
      <w:pPr>
        <w:pStyle w:val="StandardErstzeileneinzug"/>
      </w:pPr>
      <w:r w:rsidRPr="00542F3A">
        <w:rPr>
          <w:b/>
        </w:rPr>
        <w:t>Feature/Solution</w:t>
      </w:r>
      <w:r>
        <w:t xml:space="preserve">: </w:t>
      </w:r>
      <w:r w:rsidR="00242634">
        <w:t>Allow the manipulation of objects through gestures</w:t>
      </w:r>
    </w:p>
    <w:p w:rsidR="00741F9B" w:rsidRDefault="00741F9B" w:rsidP="00741F9B">
      <w:pPr>
        <w:pStyle w:val="StandardErstzeileneinzug"/>
      </w:pPr>
      <w:r w:rsidRPr="00542F3A">
        <w:rPr>
          <w:b/>
        </w:rPr>
        <w:t>Examples</w:t>
      </w:r>
      <w:r>
        <w:t xml:space="preserve">: </w:t>
      </w:r>
      <w:r w:rsidR="00242634">
        <w:t>Gestures are one of the three forms of interaction for HoloLens applications. Games have previously used gestures to control games for the Microsoft Kinect. Touch displays are controlled through gestures on the screen.</w:t>
      </w:r>
    </w:p>
    <w:p w:rsidR="00741F9B" w:rsidRDefault="00741F9B" w:rsidP="00741F9B">
      <w:pPr>
        <w:pStyle w:val="StandardErstzeileneinzug"/>
      </w:pPr>
      <w:r w:rsidRPr="00855903">
        <w:rPr>
          <w:b/>
        </w:rPr>
        <w:t>Effects/Consequences</w:t>
      </w:r>
      <w:r w:rsidRPr="004E37A4">
        <w:t xml:space="preserve">: </w:t>
      </w:r>
      <w:r w:rsidR="00242634">
        <w:t>Without additional input devices, AR systems may be more immersive and intuitive to use. However, users may accidentally make inputs. If inputs are not intuitive or require too much effort, the users may become frustrated.</w:t>
      </w:r>
    </w:p>
    <w:p w:rsidR="00741F9B" w:rsidRPr="004E37A4" w:rsidRDefault="00741F9B" w:rsidP="00741F9B">
      <w:pPr>
        <w:pStyle w:val="StandardErstzeileneinzug"/>
      </w:pPr>
      <w:r w:rsidRPr="00855903">
        <w:rPr>
          <w:b/>
        </w:rPr>
        <w:t>Sensors</w:t>
      </w:r>
      <w:r>
        <w:t xml:space="preserve">: </w:t>
      </w:r>
      <w:r w:rsidR="00242634">
        <w:t xml:space="preserve">Gestures can be used as input with specialized devices such as the Leap Motion, </w:t>
      </w:r>
      <w:proofErr w:type="spellStart"/>
      <w:r w:rsidR="00242634">
        <w:t>Myo</w:t>
      </w:r>
      <w:proofErr w:type="spellEnd"/>
      <w:r w:rsidR="00242634">
        <w:t xml:space="preserve"> armband or Microsoft Kinect. The HoloLens </w:t>
      </w:r>
      <w:commentRangeStart w:id="9"/>
      <w:r w:rsidR="00242634">
        <w:t xml:space="preserve">appears </w:t>
      </w:r>
      <w:commentRangeEnd w:id="9"/>
      <w:r w:rsidR="00242634">
        <w:rPr>
          <w:rStyle w:val="Kommentarzeichen"/>
          <w:lang w:val="de-DE"/>
        </w:rPr>
        <w:commentReference w:id="9"/>
      </w:r>
      <w:r w:rsidR="00242634">
        <w:t>to use computer vision algorithms to read gestures from the camera input.</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xml:space="preserve">: </w:t>
      </w:r>
      <w:commentRangeStart w:id="10"/>
      <w:r>
        <w:t>Audio Augmentation</w:t>
      </w:r>
      <w:commentRangeEnd w:id="10"/>
      <w:r w:rsidR="00314F4E">
        <w:rPr>
          <w:rStyle w:val="Kommentarzeichen"/>
          <w:lang w:val="de-DE"/>
        </w:rPr>
        <w:commentReference w:id="10"/>
      </w:r>
    </w:p>
    <w:p w:rsidR="00741F9B" w:rsidRDefault="00741F9B" w:rsidP="00741F9B">
      <w:pPr>
        <w:pStyle w:val="StandardErstzeileneinzug"/>
      </w:pPr>
      <w:r w:rsidRPr="00542F3A">
        <w:rPr>
          <w:b/>
        </w:rPr>
        <w:t>Forces/Problem</w:t>
      </w:r>
      <w:r>
        <w:t xml:space="preserve">: </w:t>
      </w:r>
      <w:r w:rsidR="00314F4E">
        <w:t>How do you use audio in Augmented Reality without completely displacing real sounds?</w:t>
      </w:r>
    </w:p>
    <w:p w:rsidR="00741F9B" w:rsidRDefault="00741F9B" w:rsidP="00741F9B">
      <w:pPr>
        <w:pStyle w:val="StandardErstzeileneinzug"/>
      </w:pPr>
      <w:r w:rsidRPr="00542F3A">
        <w:rPr>
          <w:b/>
        </w:rPr>
        <w:t>Feature/Solution</w:t>
      </w:r>
      <w:r>
        <w:t xml:space="preserve">: </w:t>
      </w:r>
      <w:r w:rsidR="00314F4E">
        <w:t xml:space="preserve">Use virtual audio additively </w:t>
      </w:r>
    </w:p>
    <w:p w:rsidR="00741F9B" w:rsidRDefault="00741F9B" w:rsidP="00314F4E">
      <w:pPr>
        <w:pStyle w:val="StandardErstzeileneinzug"/>
        <w:tabs>
          <w:tab w:val="left" w:pos="6540"/>
        </w:tabs>
      </w:pPr>
      <w:r w:rsidRPr="00542F3A">
        <w:rPr>
          <w:b/>
        </w:rPr>
        <w:t>Examples</w:t>
      </w:r>
      <w:r>
        <w:t xml:space="preserve">: </w:t>
      </w:r>
      <w:r w:rsidR="00314F4E">
        <w:t>The HoloLens uses open speakers in order to layer virtual audio over the sounds of the real environment.</w:t>
      </w:r>
    </w:p>
    <w:p w:rsidR="00741F9B" w:rsidRDefault="00741F9B" w:rsidP="00741F9B">
      <w:pPr>
        <w:pStyle w:val="StandardErstzeileneinzug"/>
      </w:pPr>
      <w:r w:rsidRPr="00855903">
        <w:rPr>
          <w:b/>
        </w:rPr>
        <w:t>Effects/Consequences</w:t>
      </w:r>
      <w:r w:rsidRPr="004E37A4">
        <w:t xml:space="preserve">: </w:t>
      </w:r>
      <w:r w:rsidR="002C10B3" w:rsidRPr="002C10B3">
        <w:rPr>
          <w:i/>
        </w:rPr>
        <w:t>Audio Augmentation</w:t>
      </w:r>
      <w:r w:rsidR="002C10B3">
        <w:t xml:space="preserve"> makes the augmentation more believable. On the other hand, unfitting outside sounds may break immersion.</w:t>
      </w:r>
    </w:p>
    <w:p w:rsidR="00741F9B" w:rsidRPr="004E37A4" w:rsidRDefault="00741F9B" w:rsidP="00741F9B">
      <w:pPr>
        <w:pStyle w:val="StandardErstzeileneinzug"/>
      </w:pPr>
      <w:r w:rsidRPr="00855903">
        <w:rPr>
          <w:b/>
        </w:rPr>
        <w:t>Sensors</w:t>
      </w:r>
      <w:r>
        <w:t xml:space="preserve">: </w:t>
      </w:r>
      <w:r w:rsidR="002C10B3">
        <w:t>None</w:t>
      </w:r>
      <w:bookmarkStart w:id="11" w:name="_GoBack"/>
      <w:bookmarkEnd w:id="11"/>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2T17:06:00Z" w:initials="F">
    <w:p w:rsidR="00641224" w:rsidRDefault="00641224">
      <w:pPr>
        <w:pStyle w:val="Kommentartext"/>
      </w:pPr>
      <w:r>
        <w:rPr>
          <w:rStyle w:val="Kommentarzeichen"/>
        </w:rPr>
        <w:annotationRef/>
      </w:r>
      <w:r>
        <w:t>Sollte dann evtl. zitiert werden – aber wie???</w:t>
      </w:r>
    </w:p>
  </w:comment>
  <w:comment w:id="1" w:author="Felix" w:date="2017-01-11T18:49:00Z" w:initials="F">
    <w:p w:rsidR="006441EB" w:rsidRDefault="006441EB">
      <w:pPr>
        <w:pStyle w:val="Kommentartext"/>
      </w:pPr>
      <w:r>
        <w:rPr>
          <w:rStyle w:val="Kommentarzeichen"/>
        </w:rPr>
        <w:annotationRef/>
      </w:r>
      <w:proofErr w:type="spellStart"/>
      <w:r>
        <w:t>Todo</w:t>
      </w:r>
      <w:proofErr w:type="spellEnd"/>
    </w:p>
  </w:comment>
  <w:comment w:id="2"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3" w:author="Felix" w:date="2017-01-12T16:04:00Z" w:initials="F">
    <w:p w:rsidR="006441EB" w:rsidRDefault="006441EB" w:rsidP="006441EB">
      <w:pPr>
        <w:pStyle w:val="Kommentartext"/>
      </w:pPr>
      <w:r>
        <w:rPr>
          <w:rStyle w:val="Kommentarzeichen"/>
        </w:rPr>
        <w:annotationRef/>
      </w:r>
      <w:r>
        <w:t>Mehr ist immer besser</w:t>
      </w:r>
      <w:r w:rsidR="005A22D4">
        <w:t>. Vor allem Game Beispiel.</w:t>
      </w:r>
    </w:p>
  </w:comment>
  <w:comment w:id="4" w:author="Felix" w:date="2017-01-12T11:18:00Z" w:initials="F">
    <w:p w:rsidR="008440B4" w:rsidRDefault="008440B4">
      <w:pPr>
        <w:pStyle w:val="Kommentartext"/>
      </w:pPr>
      <w:r>
        <w:rPr>
          <w:rStyle w:val="Kommentarzeichen"/>
        </w:rPr>
        <w:annotationRef/>
      </w:r>
      <w:r>
        <w:t>Nicht sicher</w:t>
      </w:r>
    </w:p>
  </w:comment>
  <w:comment w:id="5" w:author="Felix" w:date="2017-01-12T11:48:00Z" w:initials="F">
    <w:p w:rsidR="00B85C2D" w:rsidRDefault="00B85C2D">
      <w:pPr>
        <w:pStyle w:val="Kommentartext"/>
      </w:pPr>
      <w:r>
        <w:rPr>
          <w:rStyle w:val="Kommentarzeichen"/>
        </w:rPr>
        <w:annotationRef/>
      </w:r>
      <w:r>
        <w:t>Mehr?</w:t>
      </w:r>
    </w:p>
  </w:comment>
  <w:comment w:id="6" w:author="Felix" w:date="2017-01-12T14:50:00Z" w:initials="F">
    <w:p w:rsidR="00603521" w:rsidRDefault="00603521">
      <w:pPr>
        <w:pStyle w:val="Kommentartext"/>
      </w:pPr>
      <w:r>
        <w:rPr>
          <w:rStyle w:val="Kommentarzeichen"/>
        </w:rPr>
        <w:annotationRef/>
      </w:r>
      <w:r>
        <w:t>Ist in einem Video, sollte wohl belegt werden.</w:t>
      </w:r>
    </w:p>
  </w:comment>
  <w:comment w:id="7" w:author="Felix" w:date="2017-01-12T16:08:00Z" w:initials="F">
    <w:p w:rsidR="00CA1320" w:rsidRDefault="00CA1320">
      <w:pPr>
        <w:pStyle w:val="Kommentartext"/>
      </w:pPr>
      <w:r>
        <w:rPr>
          <w:rStyle w:val="Kommentarzeichen"/>
        </w:rPr>
        <w:annotationRef/>
      </w:r>
      <w:r>
        <w:t>Beispiele?</w:t>
      </w:r>
    </w:p>
  </w:comment>
  <w:comment w:id="8" w:author="Felix" w:date="2017-01-12T16:10:00Z" w:initials="F">
    <w:p w:rsidR="00CA1320" w:rsidRDefault="00CA1320">
      <w:pPr>
        <w:pStyle w:val="Kommentartext"/>
      </w:pPr>
      <w:r>
        <w:rPr>
          <w:rStyle w:val="Kommentarzeichen"/>
        </w:rPr>
        <w:annotationRef/>
      </w:r>
      <w:r>
        <w:t>Mehr Beispiele</w:t>
      </w:r>
    </w:p>
  </w:comment>
  <w:comment w:id="9" w:author="Felix" w:date="2017-01-12T16:28:00Z" w:initials="F">
    <w:p w:rsidR="00242634" w:rsidRDefault="00242634">
      <w:pPr>
        <w:pStyle w:val="Kommentartext"/>
      </w:pPr>
      <w:r>
        <w:rPr>
          <w:rStyle w:val="Kommentarzeichen"/>
        </w:rPr>
        <w:annotationRef/>
      </w:r>
      <w:r>
        <w:t>Klären, ob man das klären kann</w:t>
      </w:r>
    </w:p>
  </w:comment>
  <w:comment w:id="10" w:author="Felix" w:date="2017-01-12T17:05:00Z" w:initials="F">
    <w:p w:rsidR="00314F4E" w:rsidRDefault="00314F4E">
      <w:pPr>
        <w:pStyle w:val="Kommentartext"/>
      </w:pPr>
      <w:r>
        <w:rPr>
          <w:rStyle w:val="Kommentarzeichen"/>
        </w:rPr>
        <w:annotationRef/>
      </w:r>
      <w:r>
        <w:t>Keine Ahnung ob wirklich sinnvoll</w:t>
      </w:r>
      <w:r w:rsidR="00641224">
        <w:t>, ist auch sehr knapp</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6680" w:rsidRDefault="008A6680" w:rsidP="005B4CE4">
      <w:pPr>
        <w:spacing w:after="0" w:line="240" w:lineRule="auto"/>
      </w:pPr>
      <w:r>
        <w:separator/>
      </w:r>
    </w:p>
  </w:endnote>
  <w:endnote w:type="continuationSeparator" w:id="0">
    <w:p w:rsidR="008A6680" w:rsidRDefault="008A6680"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6680" w:rsidRDefault="008A6680" w:rsidP="005B4CE4">
      <w:pPr>
        <w:spacing w:after="0" w:line="240" w:lineRule="auto"/>
      </w:pPr>
      <w:r>
        <w:separator/>
      </w:r>
    </w:p>
  </w:footnote>
  <w:footnote w:type="continuationSeparator" w:id="0">
    <w:p w:rsidR="008A6680" w:rsidRDefault="008A6680"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07738"/>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0384C"/>
    <w:rsid w:val="00210E24"/>
    <w:rsid w:val="00212E3E"/>
    <w:rsid w:val="002137AD"/>
    <w:rsid w:val="002223CC"/>
    <w:rsid w:val="0023023F"/>
    <w:rsid w:val="00231418"/>
    <w:rsid w:val="002333BF"/>
    <w:rsid w:val="00234691"/>
    <w:rsid w:val="00235045"/>
    <w:rsid w:val="00240963"/>
    <w:rsid w:val="00242634"/>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0B3"/>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14F4E"/>
    <w:rsid w:val="00323DD2"/>
    <w:rsid w:val="00327A56"/>
    <w:rsid w:val="003369A4"/>
    <w:rsid w:val="003452B7"/>
    <w:rsid w:val="003464BA"/>
    <w:rsid w:val="00347E21"/>
    <w:rsid w:val="00350AD9"/>
    <w:rsid w:val="00351E83"/>
    <w:rsid w:val="00367E59"/>
    <w:rsid w:val="003721F0"/>
    <w:rsid w:val="003771E8"/>
    <w:rsid w:val="003862DC"/>
    <w:rsid w:val="00387039"/>
    <w:rsid w:val="003931A1"/>
    <w:rsid w:val="00394C62"/>
    <w:rsid w:val="00395D47"/>
    <w:rsid w:val="003A44B9"/>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1D29"/>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22D4"/>
    <w:rsid w:val="005A4CAB"/>
    <w:rsid w:val="005A7F55"/>
    <w:rsid w:val="005B4CE4"/>
    <w:rsid w:val="005B5EEF"/>
    <w:rsid w:val="005C3A8D"/>
    <w:rsid w:val="005C77C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224"/>
    <w:rsid w:val="00641E43"/>
    <w:rsid w:val="006441EB"/>
    <w:rsid w:val="00651250"/>
    <w:rsid w:val="00651AC0"/>
    <w:rsid w:val="0065439C"/>
    <w:rsid w:val="00654D75"/>
    <w:rsid w:val="00655428"/>
    <w:rsid w:val="006575CB"/>
    <w:rsid w:val="006605F9"/>
    <w:rsid w:val="00660CE7"/>
    <w:rsid w:val="006630CA"/>
    <w:rsid w:val="00663FA2"/>
    <w:rsid w:val="00675AC5"/>
    <w:rsid w:val="00681CBD"/>
    <w:rsid w:val="006826B0"/>
    <w:rsid w:val="006919B2"/>
    <w:rsid w:val="00693BF1"/>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490"/>
    <w:rsid w:val="00881BD3"/>
    <w:rsid w:val="0088674E"/>
    <w:rsid w:val="00886EE8"/>
    <w:rsid w:val="008871AF"/>
    <w:rsid w:val="00887908"/>
    <w:rsid w:val="008924FB"/>
    <w:rsid w:val="00894868"/>
    <w:rsid w:val="00894948"/>
    <w:rsid w:val="008A6680"/>
    <w:rsid w:val="008B1DE7"/>
    <w:rsid w:val="008B2C91"/>
    <w:rsid w:val="008D1C6B"/>
    <w:rsid w:val="008D63B3"/>
    <w:rsid w:val="008E4F63"/>
    <w:rsid w:val="008E6A7E"/>
    <w:rsid w:val="008F1E78"/>
    <w:rsid w:val="008F2993"/>
    <w:rsid w:val="008F463F"/>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47BF4"/>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E4FAC"/>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785F"/>
    <w:rsid w:val="00B07E1E"/>
    <w:rsid w:val="00B24E44"/>
    <w:rsid w:val="00B25646"/>
    <w:rsid w:val="00B33F8E"/>
    <w:rsid w:val="00B46405"/>
    <w:rsid w:val="00B46F7D"/>
    <w:rsid w:val="00B50BF8"/>
    <w:rsid w:val="00B5129B"/>
    <w:rsid w:val="00B51EC9"/>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1320"/>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806E9"/>
    <w:rsid w:val="00E848AA"/>
    <w:rsid w:val="00E90B92"/>
    <w:rsid w:val="00E9457C"/>
    <w:rsid w:val="00E946FB"/>
    <w:rsid w:val="00E95B59"/>
    <w:rsid w:val="00EA143A"/>
    <w:rsid w:val="00EA6FA3"/>
    <w:rsid w:val="00EC0AAB"/>
    <w:rsid w:val="00EC5921"/>
    <w:rsid w:val="00ED4CB3"/>
    <w:rsid w:val="00ED7360"/>
    <w:rsid w:val="00EE4F2A"/>
    <w:rsid w:val="00EE7E15"/>
    <w:rsid w:val="00EF0AE3"/>
    <w:rsid w:val="00EF71A1"/>
    <w:rsid w:val="00F015B6"/>
    <w:rsid w:val="00F0544C"/>
    <w:rsid w:val="00F056BB"/>
    <w:rsid w:val="00F13E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47</Words>
  <Characters>13532</Characters>
  <Application>Microsoft Office Word</Application>
  <DocSecurity>0</DocSecurity>
  <Lines>112</Lines>
  <Paragraphs>3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5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3</cp:revision>
  <dcterms:created xsi:type="dcterms:W3CDTF">2017-01-11T12:37:00Z</dcterms:created>
  <dcterms:modified xsi:type="dcterms:W3CDTF">2017-01-12T16:10:00Z</dcterms:modified>
</cp:coreProperties>
</file>